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DA4" w:rsidRDefault="00CE3DA4" w:rsidP="00CE3DA4">
      <w:pPr>
        <w:contextualSpacing/>
      </w:pPr>
      <w:r>
        <w:t xml:space="preserve">Phylogenetic analysis of the circadian clock regulating gene </w:t>
      </w:r>
      <w:proofErr w:type="spellStart"/>
      <w:r>
        <w:rPr>
          <w:i/>
        </w:rPr>
        <w:t>kaiC</w:t>
      </w:r>
      <w:proofErr w:type="spellEnd"/>
      <w:r>
        <w:t xml:space="preserve"> from various bacterial species</w:t>
      </w:r>
    </w:p>
    <w:p w:rsidR="001D21E0" w:rsidRDefault="001D21E0" w:rsidP="00CE3DA4">
      <w:pPr>
        <w:contextualSpacing/>
      </w:pPr>
      <w:r>
        <w:t xml:space="preserve">Bridget Hatfield (Janssen), EEOB563, 4/10/2018, </w:t>
      </w:r>
      <w:r w:rsidRPr="001D21E0">
        <w:t>https://github.com/BridgetHatfield/project</w:t>
      </w:r>
    </w:p>
    <w:p w:rsidR="001D21E0" w:rsidRDefault="001D21E0" w:rsidP="00CE3DA4">
      <w:pPr>
        <w:contextualSpacing/>
      </w:pPr>
    </w:p>
    <w:p w:rsidR="00D16F72" w:rsidRDefault="00F0353B" w:rsidP="00CE3DA4">
      <w:pPr>
        <w:contextualSpacing/>
      </w:pPr>
      <w:r>
        <w:t>Introduction</w:t>
      </w:r>
    </w:p>
    <w:p w:rsidR="00CE3DA4" w:rsidRDefault="00CE3DA4" w:rsidP="00CE3DA4">
      <w:pPr>
        <w:contextualSpacing/>
      </w:pPr>
    </w:p>
    <w:p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cycles</w:t>
      </w:r>
      <w:r w:rsidR="004024AA">
        <w:t>,</w:t>
      </w:r>
      <w:r w:rsidR="00FC25AF">
        <w:t xml:space="preserve">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Hatfield</w:t>
      </w:r>
      <w:r w:rsidR="009A7806">
        <w:t xml:space="preserve">, </w:t>
      </w:r>
      <w:proofErr w:type="spellStart"/>
      <w:r w:rsidR="009A7806">
        <w:t>Haili</w:t>
      </w:r>
      <w:proofErr w:type="spellEnd"/>
      <w:r w:rsidR="009A7806">
        <w:t>,</w:t>
      </w:r>
      <w:r w:rsidR="00285265">
        <w:t xml:space="preserve"> and Beattie, </w:t>
      </w:r>
      <w:r>
        <w:t xml:space="preserve">unpublished data) shows that the bacteriophytochrome in </w:t>
      </w:r>
      <w:r>
        <w:rPr>
          <w:i/>
        </w:rPr>
        <w:t>Pseudomonas syringae</w:t>
      </w:r>
      <w:r w:rsidR="00285265">
        <w:t xml:space="preserve"> </w:t>
      </w:r>
      <w:proofErr w:type="spellStart"/>
      <w:r w:rsidR="00285265">
        <w:t>pv</w:t>
      </w:r>
      <w:proofErr w:type="spellEnd"/>
      <w:r w:rsidR="00285265">
        <w:t>. syringae</w:t>
      </w:r>
      <w:r w:rsidR="00E575F8">
        <w:t xml:space="preserve"> B728a</w:t>
      </w:r>
      <w:r w:rsidR="00285265">
        <w:t xml:space="preserve"> regulates</w:t>
      </w:r>
      <w:r>
        <w:t xml:space="preserve"> </w:t>
      </w:r>
      <w:r w:rsidR="00796D04">
        <w:t xml:space="preserve">a gene named </w:t>
      </w:r>
      <w:proofErr w:type="spellStart"/>
      <w:r w:rsidR="00796D04">
        <w:rPr>
          <w:i/>
        </w:rPr>
        <w:t>kaiC</w:t>
      </w:r>
      <w:proofErr w:type="spellEnd"/>
      <w:r w:rsidR="00796D04">
        <w:t xml:space="preserve">. The </w:t>
      </w:r>
      <w:proofErr w:type="spellStart"/>
      <w:r w:rsidR="00796D04">
        <w:rPr>
          <w:i/>
        </w:rPr>
        <w:t>kaiC</w:t>
      </w:r>
      <w:proofErr w:type="spellEnd"/>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rsidR="00CE3DA4" w:rsidRDefault="00CE3DA4" w:rsidP="00CE3DA4">
      <w:pPr>
        <w:contextualSpacing/>
      </w:pPr>
    </w:p>
    <w:p w:rsidR="009B19B5" w:rsidRPr="009B19B5" w:rsidRDefault="00285265" w:rsidP="00CE3DA4">
      <w:pPr>
        <w:contextualSpacing/>
      </w:pPr>
      <w:r>
        <w:t xml:space="preserve">The circadian clock is a mechanism used by organisms to develop a natural rhythm that typically coincides with normal day/night or light/dark cycles. </w:t>
      </w:r>
      <w:r w:rsidR="009B19B5">
        <w:t xml:space="preserve">The circadian clock can be set by various factors, namely light and temperature. </w:t>
      </w:r>
      <w:r>
        <w:t>O</w:t>
      </w:r>
      <w:r w:rsidR="00D77C53">
        <w:t>ne hypothesis is that o</w:t>
      </w:r>
      <w:r>
        <w:t xml:space="preserve">rganisms use this internal clock to anticipate </w:t>
      </w:r>
      <w:r w:rsidR="001A1468">
        <w:t xml:space="preserve">environmental </w:t>
      </w:r>
      <w:r>
        <w:t>changes and react accordingly</w:t>
      </w:r>
      <w:r w:rsidR="00796D04">
        <w:t>,</w:t>
      </w:r>
      <w:r>
        <w:t xml:space="preserve">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rsidR="00796D04">
        <w:t>. F</w:t>
      </w:r>
      <w:r>
        <w:t xml:space="preserve">oliar pathogenic bacterium may use </w:t>
      </w:r>
      <w:r w:rsidR="001A1468">
        <w:t xml:space="preserve">its circadian rhythm </w:t>
      </w:r>
      <w:proofErr w:type="gramStart"/>
      <w:r w:rsidR="001A1468">
        <w:t>as a way to</w:t>
      </w:r>
      <w:proofErr w:type="gramEnd"/>
      <w:r w:rsidR="001A1468">
        <w:t xml:space="preserve"> evade host defenses. </w:t>
      </w:r>
      <w:r w:rsidR="009B19B5">
        <w:t>Additionally, foliar associated bacteria would have different evolutionary pressures than soil or aquatic bacteria</w:t>
      </w:r>
      <w:r w:rsidR="007A3964">
        <w:t xml:space="preserve"> as the environmental signals would differ greatly based on location</w:t>
      </w:r>
      <w:r w:rsidR="009B19B5">
        <w:t xml:space="preserve">. </w:t>
      </w:r>
      <w:r w:rsidR="007A3964">
        <w:t xml:space="preserve">For example, foliar bacteria would have a greater exposure to light and temperature flux than soil borne organisms. </w:t>
      </w:r>
      <w:r w:rsidR="009B19B5">
        <w:t>This study aims to determine</w:t>
      </w:r>
      <w:r w:rsidR="007A3964">
        <w:t xml:space="preserve"> if environmental niche is</w:t>
      </w:r>
      <w:r w:rsidR="009B19B5">
        <w:t xml:space="preserve"> a driving force of </w:t>
      </w:r>
      <w:proofErr w:type="spellStart"/>
      <w:r w:rsidR="009B19B5">
        <w:rPr>
          <w:i/>
        </w:rPr>
        <w:t>kaiC</w:t>
      </w:r>
      <w:proofErr w:type="spellEnd"/>
      <w:r w:rsidR="00796D04">
        <w:t xml:space="preserve"> evolution in bacteria that are isolated from various environments.</w:t>
      </w:r>
    </w:p>
    <w:p w:rsidR="00CE3DA4" w:rsidRPr="00E575F8" w:rsidRDefault="00CE3DA4" w:rsidP="00CE3DA4">
      <w:pPr>
        <w:contextualSpacing/>
      </w:pPr>
    </w:p>
    <w:p w:rsidR="00FC25AF" w:rsidRDefault="00F0353B" w:rsidP="00CE3DA4">
      <w:pPr>
        <w:contextualSpacing/>
      </w:pPr>
      <w:r>
        <w:t>Methods</w:t>
      </w:r>
    </w:p>
    <w:p w:rsidR="00CE3DA4" w:rsidRDefault="00CE3DA4" w:rsidP="00CE3DA4">
      <w:pPr>
        <w:contextualSpacing/>
      </w:pPr>
    </w:p>
    <w:p w:rsidR="0002776C" w:rsidRDefault="00173F35" w:rsidP="00CE3DA4">
      <w:pPr>
        <w:contextualSpacing/>
      </w:pPr>
      <w:r>
        <w:t>Data collection and preparation</w:t>
      </w:r>
    </w:p>
    <w:p w:rsidR="00CE3DA4" w:rsidRDefault="00CE3DA4" w:rsidP="00CE3DA4">
      <w:pPr>
        <w:contextualSpacing/>
      </w:pPr>
    </w:p>
    <w:p w:rsidR="0002776C" w:rsidRPr="00173F35" w:rsidRDefault="0002776C" w:rsidP="00CE3DA4">
      <w:pPr>
        <w:contextualSpacing/>
        <w:rPr>
          <w:rStyle w:val="Hyperlink"/>
          <w:color w:val="auto"/>
          <w:u w:val="none"/>
        </w:rPr>
      </w:pPr>
      <w:r>
        <w:t>The dataset was assembled using the NCBI pro</w:t>
      </w:r>
      <w:r w:rsidR="00173F35">
        <w:t xml:space="preserve">tein database and searching for </w:t>
      </w:r>
      <w:r>
        <w:t xml:space="preserve">bacterial species that contained </w:t>
      </w:r>
      <w:proofErr w:type="spellStart"/>
      <w:r>
        <w:t>KaiC</w:t>
      </w:r>
      <w:proofErr w:type="spellEnd"/>
      <w:r>
        <w:t xml:space="preserve"> proteins. </w:t>
      </w:r>
      <w:r w:rsidR="007A3964">
        <w:t>One sequence (</w:t>
      </w:r>
      <w:r w:rsidR="007A3964">
        <w:rPr>
          <w:i/>
        </w:rPr>
        <w:t xml:space="preserve">Pseudomonas </w:t>
      </w:r>
      <w:r w:rsidR="007A3964" w:rsidRPr="007A3964">
        <w:rPr>
          <w:i/>
        </w:rPr>
        <w:t>syringae</w:t>
      </w:r>
      <w:r w:rsidR="007A3964">
        <w:rPr>
          <w:i/>
        </w:rPr>
        <w:t xml:space="preserve"> </w:t>
      </w:r>
      <w:proofErr w:type="spellStart"/>
      <w:r w:rsidR="007A3964">
        <w:t>pv</w:t>
      </w:r>
      <w:proofErr w:type="spellEnd"/>
      <w:r w:rsidR="007A3964">
        <w:t xml:space="preserve">. tomato DC3000) was obtained from http://pseudomonas.com. </w:t>
      </w:r>
      <w:r w:rsidRPr="007A3964">
        <w:t xml:space="preserve">A </w:t>
      </w:r>
      <w:r>
        <w:t>broad range of species were selected</w:t>
      </w:r>
      <w:r w:rsidR="007A3964">
        <w:t xml:space="preserve"> to represent bacteria that are plant soil/root associated</w:t>
      </w:r>
      <w:r w:rsidR="00834124">
        <w:t>,</w:t>
      </w:r>
      <w:r w:rsidR="007A3964">
        <w:t xml:space="preserve"> foliar associated, or aquatic,</w:t>
      </w:r>
      <w:r w:rsidR="00834124">
        <w:t xml:space="preserve"> as well as </w:t>
      </w:r>
      <w:r w:rsidR="007A3964">
        <w:t>one</w:t>
      </w:r>
      <w:r w:rsidR="00834124">
        <w:t xml:space="preserve"> outgroup species</w:t>
      </w:r>
      <w:r w:rsidR="007A3964">
        <w:t xml:space="preserve"> (</w:t>
      </w:r>
      <w:proofErr w:type="spellStart"/>
      <w:r w:rsidR="007A3964">
        <w:rPr>
          <w:i/>
        </w:rPr>
        <w:t>Escheria</w:t>
      </w:r>
      <w:proofErr w:type="spellEnd"/>
      <w:r w:rsidR="007A3964">
        <w:rPr>
          <w:i/>
        </w:rPr>
        <w:t xml:space="preserve"> coli</w:t>
      </w:r>
      <w:r w:rsidR="007A3964">
        <w:t>) which resides commonly in animal gastrointestinal tracts</w:t>
      </w:r>
      <w:r w:rsidR="00834124">
        <w:t>. Data was downloaded in the FASTA format</w:t>
      </w:r>
      <w:r w:rsidR="00173F35">
        <w:t xml:space="preserve">, aligned with </w:t>
      </w:r>
      <w:proofErr w:type="spellStart"/>
      <w:r w:rsidR="00173F35">
        <w:t>Mafft</w:t>
      </w:r>
      <w:proofErr w:type="spellEnd"/>
      <w:r w:rsidR="00173F35">
        <w:t xml:space="preserve"> –auto, </w:t>
      </w:r>
      <w:r w:rsidR="00834124">
        <w:t>and converted to PHYLIP f</w:t>
      </w:r>
      <w:r w:rsidR="00173F35">
        <w:t xml:space="preserve">ormat using the site: </w:t>
      </w:r>
      <w:hyperlink r:id="rId6" w:history="1">
        <w:r w:rsidR="00173F35" w:rsidRPr="00C24306">
          <w:rPr>
            <w:rStyle w:val="Hyperlink"/>
          </w:rPr>
          <w:t>http://phylogeny.lirmm.fr/phylo_cgi/data_converter.cgi</w:t>
        </w:r>
      </w:hyperlink>
      <w:r w:rsidR="00173F35">
        <w:t xml:space="preserve">. </w:t>
      </w:r>
    </w:p>
    <w:p w:rsidR="001D21E0" w:rsidRDefault="001D21E0" w:rsidP="00CE3DA4">
      <w:pPr>
        <w:contextualSpacing/>
      </w:pPr>
    </w:p>
    <w:p w:rsidR="007E2ED3" w:rsidRDefault="007E2ED3" w:rsidP="00CE3DA4">
      <w:pPr>
        <w:contextualSpacing/>
      </w:pPr>
      <w:r>
        <w:t xml:space="preserve">Phylogenetic </w:t>
      </w:r>
      <w:r w:rsidR="00173F35">
        <w:t>a</w:t>
      </w:r>
      <w:r>
        <w:t xml:space="preserve">nalysis using </w:t>
      </w:r>
      <w:proofErr w:type="spellStart"/>
      <w:r>
        <w:t>RAxML</w:t>
      </w:r>
      <w:proofErr w:type="spellEnd"/>
    </w:p>
    <w:p w:rsidR="001D21E0" w:rsidRDefault="001D21E0" w:rsidP="00CE3DA4">
      <w:pPr>
        <w:contextualSpacing/>
      </w:pPr>
    </w:p>
    <w:p w:rsidR="00834124" w:rsidRDefault="00021927" w:rsidP="00CE3DA4">
      <w:pPr>
        <w:contextualSpacing/>
      </w:pPr>
      <w:r>
        <w:t xml:space="preserve">Maximum likelihood analysis was conducted using </w:t>
      </w:r>
      <w:proofErr w:type="spellStart"/>
      <w:r>
        <w:t>RAxML</w:t>
      </w:r>
      <w:proofErr w:type="spellEnd"/>
      <w:r>
        <w:t xml:space="preserve"> to determine the phyloge</w:t>
      </w:r>
      <w:r w:rsidR="00796D04">
        <w:t xml:space="preserve">netic structure of </w:t>
      </w:r>
      <w:proofErr w:type="spellStart"/>
      <w:r w:rsidR="00796D04">
        <w:rPr>
          <w:i/>
        </w:rPr>
        <w:t>kaiC</w:t>
      </w:r>
      <w:proofErr w:type="spellEnd"/>
      <w:r>
        <w:t xml:space="preserve"> of the selected species. This program was chosen based on its ability to appropriately determine phylogenetic structure of any size dataset. </w:t>
      </w:r>
      <w:proofErr w:type="spellStart"/>
      <w:r>
        <w:t>RAxML</w:t>
      </w:r>
      <w:proofErr w:type="spellEnd"/>
      <w:r>
        <w:t xml:space="preserve">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w:t>
      </w:r>
      <w:r w:rsidR="00A548B2">
        <w:lastRenderedPageBreak/>
        <w:t xml:space="preserve">analysis </w:t>
      </w:r>
      <w:r w:rsidR="00785CDC">
        <w:t>WAG</w:t>
      </w:r>
      <w:r w:rsidR="00173F35">
        <w:t xml:space="preserve"> and</w:t>
      </w:r>
      <w:r w:rsidR="0052085A">
        <w:t xml:space="preserve"> AUTO models were applied</w:t>
      </w:r>
      <w:r w:rsidR="00785CDC">
        <w:t xml:space="preserve"> with a random number seed (-p) of </w:t>
      </w:r>
      <w:r w:rsidR="00796D04">
        <w:t>864</w:t>
      </w:r>
      <w:r w:rsidR="0052085A">
        <w:t xml:space="preserve"> for the WAG model</w:t>
      </w:r>
      <w:r w:rsidR="00173F35">
        <w:t>.</w:t>
      </w:r>
      <w:r w:rsidR="0052085A">
        <w:t xml:space="preserve"> The</w:t>
      </w:r>
      <w:r w:rsidR="00796D04">
        <w:t xml:space="preserve"> outgroup (-</w:t>
      </w:r>
      <w:r w:rsidR="0052085A">
        <w:t>o</w:t>
      </w:r>
      <w:r w:rsidR="00796D04">
        <w:t>)</w:t>
      </w:r>
      <w:r w:rsidR="0052085A">
        <w:t xml:space="preserve"> function was also used to set the outgroup to </w:t>
      </w:r>
      <w:r w:rsidR="0052085A">
        <w:rPr>
          <w:i/>
        </w:rPr>
        <w:t>E. coli</w:t>
      </w:r>
      <w:r w:rsidR="0052085A">
        <w:t>.</w:t>
      </w:r>
      <w:r w:rsidR="00173F35">
        <w:t xml:space="preserve"> The resulting tree</w:t>
      </w:r>
      <w:r w:rsidR="0052085A">
        <w:t>s</w:t>
      </w:r>
      <w:r w:rsidR="00796D04">
        <w:t xml:space="preserve"> were</w:t>
      </w:r>
      <w:r w:rsidR="00785CDC">
        <w:t xml:space="preserve"> compared for similarity</w:t>
      </w:r>
      <w:r w:rsidR="0052085A">
        <w:t>, found to be identical</w:t>
      </w:r>
      <w:r w:rsidR="00785CDC">
        <w:t xml:space="preserve"> and further analyzed with prior information on each species.</w:t>
      </w:r>
      <w:r w:rsidR="0052085A">
        <w:t xml:space="preserve"> The program calls used were as follows:</w:t>
      </w:r>
    </w:p>
    <w:p w:rsidR="0052085A" w:rsidRDefault="0052085A" w:rsidP="00CE3DA4">
      <w:pPr>
        <w:contextualSpacing/>
      </w:pPr>
    </w:p>
    <w:p w:rsidR="0052085A" w:rsidRDefault="0052085A" w:rsidP="00CE3DA4">
      <w:pPr>
        <w:contextualSpacing/>
        <w:rPr>
          <w:rFonts w:ascii="Lucida Console" w:hAnsi="Lucida Console" w:cs="Lucida Console"/>
          <w:sz w:val="18"/>
          <w:szCs w:val="18"/>
        </w:rPr>
      </w:pPr>
      <w:r>
        <w:rPr>
          <w:rFonts w:ascii="Lucida Console" w:hAnsi="Lucida Console" w:cs="Lucida Console"/>
          <w:sz w:val="18"/>
          <w:szCs w:val="18"/>
        </w:rPr>
        <w:t xml:space="preserve">raxmlHPC-PTHREADS-SSE3 -T2 -m PROTGAMMAWAG -p 567 -s </w:t>
      </w:r>
      <w:proofErr w:type="spellStart"/>
      <w:r>
        <w:rPr>
          <w:rFonts w:ascii="Lucida Console" w:hAnsi="Lucida Console" w:cs="Lucida Console"/>
          <w:sz w:val="18"/>
          <w:szCs w:val="18"/>
        </w:rPr>
        <w:t>KaiCecoli.phy</w:t>
      </w:r>
      <w:proofErr w:type="spellEnd"/>
      <w:r>
        <w:rPr>
          <w:rFonts w:ascii="Lucida Console" w:hAnsi="Lucida Console" w:cs="Lucida Console"/>
          <w:sz w:val="18"/>
          <w:szCs w:val="18"/>
        </w:rPr>
        <w:t xml:space="preserve"> -#40 -n </w:t>
      </w:r>
      <w:proofErr w:type="spellStart"/>
      <w:r>
        <w:rPr>
          <w:rFonts w:ascii="Lucida Console" w:hAnsi="Lucida Console" w:cs="Lucida Console"/>
          <w:sz w:val="18"/>
          <w:szCs w:val="18"/>
        </w:rPr>
        <w:t>ecoli</w:t>
      </w:r>
      <w:proofErr w:type="spellEnd"/>
      <w:r>
        <w:rPr>
          <w:rFonts w:ascii="Lucida Console" w:hAnsi="Lucida Console" w:cs="Lucida Console"/>
          <w:sz w:val="18"/>
          <w:szCs w:val="18"/>
        </w:rPr>
        <w:t xml:space="preserve"> 1</w:t>
      </w:r>
    </w:p>
    <w:p w:rsidR="0052085A" w:rsidRDefault="0052085A" w:rsidP="00CE3DA4">
      <w:pPr>
        <w:contextualSpacing/>
        <w:rPr>
          <w:rFonts w:ascii="Lucida Console" w:hAnsi="Lucida Console" w:cs="Lucida Console"/>
          <w:sz w:val="18"/>
          <w:szCs w:val="18"/>
        </w:rPr>
      </w:pPr>
      <w:r>
        <w:rPr>
          <w:rFonts w:ascii="Lucida Console" w:hAnsi="Lucida Console" w:cs="Lucida Console"/>
          <w:sz w:val="18"/>
          <w:szCs w:val="18"/>
        </w:rPr>
        <w:t xml:space="preserve">raxmlHPC-PTHREADS-SSE3 -T2 -p 864 -m PROTGAMMAAUTO -o </w:t>
      </w:r>
      <w:proofErr w:type="gramStart"/>
      <w:r>
        <w:rPr>
          <w:rFonts w:ascii="Lucida Console" w:hAnsi="Lucida Console" w:cs="Lucida Console"/>
          <w:sz w:val="18"/>
          <w:szCs w:val="18"/>
        </w:rPr>
        <w:t>E.coli</w:t>
      </w:r>
      <w:proofErr w:type="gramEnd"/>
      <w:r>
        <w:rPr>
          <w:rFonts w:ascii="Lucida Console" w:hAnsi="Lucida Console" w:cs="Lucida Console"/>
          <w:sz w:val="18"/>
          <w:szCs w:val="18"/>
        </w:rPr>
        <w:t xml:space="preserve"> -s </w:t>
      </w:r>
      <w:proofErr w:type="spellStart"/>
      <w:r>
        <w:rPr>
          <w:rFonts w:ascii="Lucida Console" w:hAnsi="Lucida Console" w:cs="Lucida Console"/>
          <w:sz w:val="18"/>
          <w:szCs w:val="18"/>
        </w:rPr>
        <w:t>KaiCecoli.phy</w:t>
      </w:r>
      <w:proofErr w:type="spellEnd"/>
      <w:r>
        <w:rPr>
          <w:rFonts w:ascii="Lucida Console" w:hAnsi="Lucida Console" w:cs="Lucida Console"/>
          <w:sz w:val="18"/>
          <w:szCs w:val="18"/>
        </w:rPr>
        <w:t xml:space="preserve"> -n AUTO3</w:t>
      </w:r>
    </w:p>
    <w:p w:rsidR="009E54FC" w:rsidRDefault="009E54FC" w:rsidP="00CE3DA4">
      <w:pPr>
        <w:contextualSpacing/>
        <w:rPr>
          <w:rFonts w:ascii="Lucida Console" w:hAnsi="Lucida Console" w:cs="Lucida Console"/>
          <w:sz w:val="18"/>
          <w:szCs w:val="18"/>
        </w:rPr>
      </w:pPr>
    </w:p>
    <w:p w:rsidR="009E54FC" w:rsidRDefault="009E54FC" w:rsidP="00CE3DA4">
      <w:pPr>
        <w:contextualSpacing/>
      </w:pPr>
      <w:r w:rsidRPr="009E54FC">
        <w:t xml:space="preserve">Trees were visualized using </w:t>
      </w:r>
      <w:proofErr w:type="spellStart"/>
      <w:r w:rsidRPr="009E54FC">
        <w:t>Dendroscope</w:t>
      </w:r>
      <w:proofErr w:type="spellEnd"/>
      <w:r w:rsidRPr="009E54FC">
        <w:t>.</w:t>
      </w:r>
    </w:p>
    <w:p w:rsidR="00CE3DA4" w:rsidRDefault="00CE3DA4" w:rsidP="00CE3DA4">
      <w:pPr>
        <w:contextualSpacing/>
      </w:pPr>
    </w:p>
    <w:p w:rsidR="00F0353B" w:rsidRDefault="00F0353B" w:rsidP="00CE3DA4">
      <w:pPr>
        <w:contextualSpacing/>
      </w:pPr>
      <w:r>
        <w:t>Results</w:t>
      </w:r>
    </w:p>
    <w:p w:rsidR="00CE3DA4" w:rsidRDefault="00CE3DA4" w:rsidP="00CE3DA4">
      <w:pPr>
        <w:contextualSpacing/>
      </w:pPr>
    </w:p>
    <w:p w:rsidR="00CE3DA4" w:rsidRDefault="00796D04" w:rsidP="00CE3DA4">
      <w:pPr>
        <w:contextualSpacing/>
      </w:pPr>
      <w:r>
        <w:rPr>
          <w:noProof/>
        </w:rPr>
        <mc:AlternateContent>
          <mc:Choice Requires="wps">
            <w:drawing>
              <wp:anchor distT="0" distB="0" distL="114300" distR="114300" simplePos="0" relativeHeight="251658240" behindDoc="0" locked="0" layoutInCell="1" allowOverlap="1">
                <wp:simplePos x="0" y="0"/>
                <wp:positionH relativeFrom="column">
                  <wp:posOffset>320040</wp:posOffset>
                </wp:positionH>
                <wp:positionV relativeFrom="paragraph">
                  <wp:posOffset>4392295</wp:posOffset>
                </wp:positionV>
                <wp:extent cx="5467350" cy="6934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93420"/>
                        </a:xfrm>
                        <a:prstGeom prst="rect">
                          <a:avLst/>
                        </a:prstGeom>
                        <a:solidFill>
                          <a:srgbClr val="FFFFFF"/>
                        </a:solidFill>
                        <a:ln w="9525">
                          <a:noFill/>
                          <a:miter lim="800000"/>
                          <a:headEnd/>
                          <a:tailEnd/>
                        </a:ln>
                      </wps:spPr>
                      <wps:txbx>
                        <w:txbxContent>
                          <w:p w:rsidR="0059255A" w:rsidRPr="0059255A" w:rsidRDefault="0059255A" w:rsidP="0059255A">
                            <w:r w:rsidRPr="0059255A">
                              <w:rPr>
                                <w:b/>
                              </w:rPr>
                              <w:t>Figure 1.</w:t>
                            </w:r>
                            <w:r w:rsidRPr="0059255A">
                              <w:t xml:space="preserve"> </w:t>
                            </w:r>
                            <w:r w:rsidRPr="0059255A">
                              <w:rPr>
                                <w:b/>
                              </w:rPr>
                              <w:t>Cladogram of bacterial species</w:t>
                            </w:r>
                            <w:r w:rsidRPr="0059255A">
                              <w:t xml:space="preserve"> shows grouping patterns based on relatedness of circadian clock regulating </w:t>
                            </w:r>
                            <w:proofErr w:type="spellStart"/>
                            <w:r w:rsidRPr="0059255A">
                              <w:rPr>
                                <w:i/>
                                <w:iCs/>
                              </w:rPr>
                              <w:t>kaiC</w:t>
                            </w:r>
                            <w:proofErr w:type="spellEnd"/>
                            <w:r w:rsidRPr="0059255A">
                              <w:t xml:space="preserve"> gene. Bold print at the right of boxes denotes typical ecological niche of the taxa.</w:t>
                            </w:r>
                          </w:p>
                          <w:p w:rsidR="0059255A" w:rsidRDefault="0059255A"/>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2pt;margin-top:345.85pt;width:430.5pt;height:54.6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" stroked="f">
                <v:textbox>
                  <w:txbxContent>
                    <w:p w:rsidR="0059255A" w:rsidRPr="0059255A" w:rsidRDefault="0059255A" w:rsidP="0059255A">
                      <w:r w:rsidRPr="0059255A">
                        <w:rPr>
                          <w:b/>
                        </w:rPr>
                        <w:t>Figure 1.</w:t>
                      </w:r>
                      <w:r w:rsidRPr="0059255A">
                        <w:t xml:space="preserve"> </w:t>
                      </w:r>
                      <w:r w:rsidRPr="0059255A">
                        <w:rPr>
                          <w:b/>
                        </w:rPr>
                        <w:t>Cladogram of bacterial species</w:t>
                      </w:r>
                      <w:r w:rsidRPr="0059255A">
                        <w:t xml:space="preserve"> shows grouping patterns based on relatedness of circadian clock regulating </w:t>
                      </w:r>
                      <w:proofErr w:type="spellStart"/>
                      <w:r w:rsidRPr="0059255A">
                        <w:rPr>
                          <w:i/>
                          <w:iCs/>
                        </w:rPr>
                        <w:t>kaiC</w:t>
                      </w:r>
                      <w:proofErr w:type="spellEnd"/>
                      <w:r w:rsidRPr="0059255A">
                        <w:t xml:space="preserve"> gene. Bold print at the right of boxes denotes typical ecological niche of the taxa.</w:t>
                      </w:r>
                    </w:p>
                    <w:p w:rsidR="0059255A" w:rsidRDefault="0059255A"/>
                  </w:txbxContent>
                </v:textbox>
                <w10:wrap type="topAndBottom"/>
              </v:shape>
            </w:pict>
          </mc:Fallback>
        </mc:AlternateContent>
      </w:r>
      <w:r>
        <w:rPr>
          <w:noProof/>
        </w:rPr>
        <w:drawing>
          <wp:anchor distT="0" distB="0" distL="114300" distR="114300" simplePos="0" relativeHeight="251662336" behindDoc="0" locked="0" layoutInCell="1" allowOverlap="1">
            <wp:simplePos x="0" y="0"/>
            <wp:positionH relativeFrom="margin">
              <wp:align>center</wp:align>
            </wp:positionH>
            <wp:positionV relativeFrom="paragraph">
              <wp:posOffset>631190</wp:posOffset>
            </wp:positionV>
            <wp:extent cx="5486400" cy="38265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826510"/>
                    </a:xfrm>
                    <a:prstGeom prst="rect">
                      <a:avLst/>
                    </a:prstGeom>
                    <a:noFill/>
                  </pic:spPr>
                </pic:pic>
              </a:graphicData>
            </a:graphic>
          </wp:anchor>
        </w:drawing>
      </w:r>
      <w:r w:rsidR="00EC347F">
        <w:t xml:space="preserve">Phylogenetic analysis using </w:t>
      </w:r>
      <w:proofErr w:type="spellStart"/>
      <w:r w:rsidR="00EC347F">
        <w:t>RAxML</w:t>
      </w:r>
      <w:proofErr w:type="spellEnd"/>
      <w:r w:rsidR="00EC347F">
        <w:t xml:space="preserve"> produced a tree that showed grouping of bacterial species based </w:t>
      </w:r>
      <w:proofErr w:type="gramStart"/>
      <w:r w:rsidR="00EC347F">
        <w:t>off of</w:t>
      </w:r>
      <w:proofErr w:type="gramEnd"/>
      <w:r w:rsidR="00EC347F">
        <w:t xml:space="preserve"> relatedness of the </w:t>
      </w:r>
      <w:proofErr w:type="spellStart"/>
      <w:r w:rsidR="00EC347F">
        <w:rPr>
          <w:i/>
        </w:rPr>
        <w:t>kaiC</w:t>
      </w:r>
      <w:proofErr w:type="spellEnd"/>
      <w:r w:rsidR="00EC347F">
        <w:rPr>
          <w:i/>
        </w:rPr>
        <w:t xml:space="preserve"> </w:t>
      </w:r>
      <w:r w:rsidR="00EC347F">
        <w:t xml:space="preserve">gene. Once the analysis was </w:t>
      </w:r>
      <w:proofErr w:type="gramStart"/>
      <w:r w:rsidR="00EC347F">
        <w:t>ran</w:t>
      </w:r>
      <w:proofErr w:type="gramEnd"/>
      <w:r w:rsidR="00EC347F">
        <w:t xml:space="preserve"> clade groups were evaluated based on </w:t>
      </w:r>
      <w:r w:rsidR="0059255A">
        <w:t xml:space="preserve">prior knowledge of </w:t>
      </w:r>
      <w:r w:rsidR="00E92C64">
        <w:t xml:space="preserve">each specie’s </w:t>
      </w:r>
      <w:r w:rsidR="0059255A">
        <w:t>ecological niche</w:t>
      </w:r>
      <w:r w:rsidR="00EC347F">
        <w:t xml:space="preserve">. </w:t>
      </w:r>
    </w:p>
    <w:p w:rsidR="0059255A" w:rsidRDefault="00E92C64" w:rsidP="00CE3DA4">
      <w:pPr>
        <w:contextualSpacing/>
      </w:pPr>
      <w:r>
        <w:t>In Fig. 1 t</w:t>
      </w:r>
      <w:r w:rsidR="00796D04">
        <w:t xml:space="preserve">he </w:t>
      </w:r>
      <w:r w:rsidR="00796D04">
        <w:rPr>
          <w:i/>
        </w:rPr>
        <w:t xml:space="preserve">Pseudomonads </w:t>
      </w:r>
      <w:r w:rsidR="00796D04">
        <w:t>group closely together</w:t>
      </w:r>
      <w:r w:rsidR="0059255A">
        <w:t>, however, there is a separation between the plant associated bacteria that a</w:t>
      </w:r>
      <w:r w:rsidR="009E54FC">
        <w:t>re found</w:t>
      </w:r>
      <w:r w:rsidR="0059255A">
        <w:t xml:space="preserve"> in foliar environments from those that </w:t>
      </w:r>
      <w:proofErr w:type="gramStart"/>
      <w:r w:rsidR="0059255A">
        <w:t>are located in</w:t>
      </w:r>
      <w:proofErr w:type="gramEnd"/>
      <w:r w:rsidR="0059255A">
        <w:t xml:space="preserve"> the soil. Tight grouping also occurs among the cyanobacterial species</w:t>
      </w:r>
      <w:r>
        <w:t xml:space="preserve">. Both </w:t>
      </w:r>
      <w:proofErr w:type="spellStart"/>
      <w:r>
        <w:rPr>
          <w:i/>
        </w:rPr>
        <w:t>Synechococcus</w:t>
      </w:r>
      <w:proofErr w:type="spellEnd"/>
      <w:r>
        <w:t xml:space="preserve"> strains are cyanobacteria typically found in aquatic environments and their </w:t>
      </w:r>
      <w:proofErr w:type="spellStart"/>
      <w:r>
        <w:rPr>
          <w:i/>
        </w:rPr>
        <w:t>kaiC</w:t>
      </w:r>
      <w:proofErr w:type="spellEnd"/>
      <w:r>
        <w:t xml:space="preserve"> genes are most closely related. The </w:t>
      </w:r>
      <w:proofErr w:type="spellStart"/>
      <w:r>
        <w:rPr>
          <w:i/>
        </w:rPr>
        <w:t>Nostoc</w:t>
      </w:r>
      <w:proofErr w:type="spellEnd"/>
      <w:r>
        <w:t xml:space="preserve"> is also a cyanobacteria found in aquatic environments. </w:t>
      </w:r>
      <w:r w:rsidR="0059255A">
        <w:t xml:space="preserve">Among the other plant associated strains there does not </w:t>
      </w:r>
      <w:r w:rsidR="0059255A">
        <w:lastRenderedPageBreak/>
        <w:t xml:space="preserve">appear to be any pattern in </w:t>
      </w:r>
      <w:proofErr w:type="spellStart"/>
      <w:r w:rsidR="0059255A">
        <w:rPr>
          <w:i/>
        </w:rPr>
        <w:t>kaiC</w:t>
      </w:r>
      <w:proofErr w:type="spellEnd"/>
      <w:r w:rsidR="0059255A">
        <w:t xml:space="preserve"> related clustering based on ecological niche</w:t>
      </w:r>
      <w:r w:rsidR="00796D04">
        <w:t>,</w:t>
      </w:r>
      <w:r w:rsidR="0059255A">
        <w:t xml:space="preserve"> leading to the conclusion that </w:t>
      </w:r>
      <w:proofErr w:type="spellStart"/>
      <w:r w:rsidR="0059255A">
        <w:rPr>
          <w:i/>
        </w:rPr>
        <w:t>kaiC</w:t>
      </w:r>
      <w:proofErr w:type="spellEnd"/>
      <w:r w:rsidR="0059255A">
        <w:rPr>
          <w:i/>
        </w:rPr>
        <w:t xml:space="preserve"> </w:t>
      </w:r>
      <w:r w:rsidR="0059255A">
        <w:t>evolution is likely not dependent on environment.</w:t>
      </w:r>
      <w:r w:rsidR="00CD6F1C" w:rsidRPr="00CD6F1C">
        <w:rPr>
          <w:noProof/>
        </w:rPr>
        <w:t xml:space="preserve"> </w:t>
      </w:r>
    </w:p>
    <w:p w:rsidR="0086282A" w:rsidRDefault="0086282A" w:rsidP="00CE3DA4">
      <w:pPr>
        <w:contextualSpacing/>
      </w:pPr>
    </w:p>
    <w:p w:rsidR="00CE3DA4" w:rsidRDefault="00CD6F1C" w:rsidP="00CE3DA4">
      <w:pPr>
        <w:contextualSpacing/>
      </w:pPr>
      <w:r>
        <w:rPr>
          <w:noProof/>
        </w:rPr>
        <w:drawing>
          <wp:anchor distT="0" distB="0" distL="114300" distR="114300" simplePos="0" relativeHeight="251663360" behindDoc="0" locked="0" layoutInCell="1" allowOverlap="1">
            <wp:simplePos x="0" y="0"/>
            <wp:positionH relativeFrom="margin">
              <wp:posOffset>228600</wp:posOffset>
            </wp:positionH>
            <wp:positionV relativeFrom="paragraph">
              <wp:posOffset>876935</wp:posOffset>
            </wp:positionV>
            <wp:extent cx="5486400" cy="3940175"/>
            <wp:effectExtent l="0" t="0" r="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218"/>
                    <a:stretch/>
                  </pic:blipFill>
                  <pic:spPr bwMode="auto">
                    <a:xfrm>
                      <a:off x="0" y="0"/>
                      <a:ext cx="5486400" cy="39401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6282A">
        <w:rPr>
          <w:noProof/>
        </w:rPr>
        <mc:AlternateContent>
          <mc:Choice Requires="wps">
            <w:drawing>
              <wp:anchor distT="0" distB="0" distL="114300" distR="114300" simplePos="0" relativeHeight="251661312" behindDoc="0" locked="0" layoutInCell="1" allowOverlap="1" wp14:anchorId="3313073E" wp14:editId="7C099B94">
                <wp:simplePos x="0" y="0"/>
                <wp:positionH relativeFrom="margin">
                  <wp:align>center</wp:align>
                </wp:positionH>
                <wp:positionV relativeFrom="paragraph">
                  <wp:posOffset>4822190</wp:posOffset>
                </wp:positionV>
                <wp:extent cx="5467350" cy="619125"/>
                <wp:effectExtent l="0" t="0" r="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19125"/>
                        </a:xfrm>
                        <a:prstGeom prst="rect">
                          <a:avLst/>
                        </a:prstGeom>
                        <a:solidFill>
                          <a:srgbClr val="FFFFFF"/>
                        </a:solidFill>
                        <a:ln w="9525">
                          <a:noFill/>
                          <a:miter lim="800000"/>
                          <a:headEnd/>
                          <a:tailEnd/>
                        </a:ln>
                      </wps:spPr>
                      <wps:txbx>
                        <w:txbxContent>
                          <w:p w:rsidR="00E92C64" w:rsidRPr="0059255A" w:rsidRDefault="00E92C64" w:rsidP="00E92C64">
                            <w:r w:rsidRPr="0059255A">
                              <w:rPr>
                                <w:b/>
                              </w:rPr>
                              <w:t>Fig</w:t>
                            </w:r>
                            <w:r>
                              <w:rPr>
                                <w:b/>
                              </w:rPr>
                              <w:t>ure 2</w:t>
                            </w:r>
                            <w:r w:rsidRPr="0059255A">
                              <w:rPr>
                                <w:b/>
                              </w:rPr>
                              <w:t>.</w:t>
                            </w:r>
                            <w:r w:rsidRPr="0059255A">
                              <w:t xml:space="preserve"> </w:t>
                            </w:r>
                            <w:r>
                              <w:rPr>
                                <w:b/>
                              </w:rPr>
                              <w:t>Phylogenetic tree</w:t>
                            </w:r>
                            <w:r w:rsidRPr="0059255A">
                              <w:rPr>
                                <w:b/>
                              </w:rPr>
                              <w:t xml:space="preserve"> </w:t>
                            </w:r>
                            <w:r w:rsidRPr="0059255A">
                              <w:t>shows</w:t>
                            </w:r>
                            <w:r>
                              <w:t xml:space="preserve"> phylogenetic</w:t>
                            </w:r>
                            <w:r w:rsidRPr="0059255A">
                              <w:t xml:space="preserve"> relatedness of circadian clock regulating </w:t>
                            </w:r>
                            <w:proofErr w:type="spellStart"/>
                            <w:r w:rsidRPr="0059255A">
                              <w:rPr>
                                <w:i/>
                                <w:iCs/>
                              </w:rPr>
                              <w:t>kaiC</w:t>
                            </w:r>
                            <w:proofErr w:type="spellEnd"/>
                            <w:r w:rsidRPr="0059255A">
                              <w:t xml:space="preserve"> gene</w:t>
                            </w:r>
                            <w:r>
                              <w:t xml:space="preserve"> in various bacterial species</w:t>
                            </w:r>
                            <w:r w:rsidRPr="0059255A">
                              <w:t>. Bold print at the right of boxes denotes typical ecological niche of the taxa.</w:t>
                            </w:r>
                          </w:p>
                          <w:p w:rsidR="00E92C64" w:rsidRDefault="00E92C64" w:rsidP="00E92C64"/>
                        </w:txbxContent>
                      </wps:txbx>
                      <wps:bodyPr rot="0" vert="horz" wrap="square" lIns="91440" tIns="45720" rIns="91440" bIns="45720" anchor="t" anchorCtr="0">
                        <a:noAutofit/>
                      </wps:bodyPr>
                    </wps:wsp>
                  </a:graphicData>
                </a:graphic>
              </wp:anchor>
            </w:drawing>
          </mc:Choice>
          <mc:Fallback>
            <w:pict>
              <v:shape w14:anchorId="3313073E" id="_x0000_s1027" type="#_x0000_t202" style="position:absolute;margin-left:0;margin-top:379.7pt;width:430.5pt;height:48.7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" stroked="f">
                <v:textbox>
                  <w:txbxContent>
                    <w:p w:rsidR="00E92C64" w:rsidRPr="0059255A" w:rsidRDefault="00E92C64" w:rsidP="00E92C64">
                      <w:r w:rsidRPr="0059255A">
                        <w:rPr>
                          <w:b/>
                        </w:rPr>
                        <w:t>Fig</w:t>
                      </w:r>
                      <w:r>
                        <w:rPr>
                          <w:b/>
                        </w:rPr>
                        <w:t>ure 2</w:t>
                      </w:r>
                      <w:r w:rsidRPr="0059255A">
                        <w:rPr>
                          <w:b/>
                        </w:rPr>
                        <w:t>.</w:t>
                      </w:r>
                      <w:r w:rsidRPr="0059255A">
                        <w:t xml:space="preserve"> </w:t>
                      </w:r>
                      <w:r>
                        <w:rPr>
                          <w:b/>
                        </w:rPr>
                        <w:t>Phylogenetic tree</w:t>
                      </w:r>
                      <w:r w:rsidRPr="0059255A">
                        <w:rPr>
                          <w:b/>
                        </w:rPr>
                        <w:t xml:space="preserve"> </w:t>
                      </w:r>
                      <w:r w:rsidRPr="0059255A">
                        <w:t>shows</w:t>
                      </w:r>
                      <w:r>
                        <w:t xml:space="preserve"> phylogenetic</w:t>
                      </w:r>
                      <w:r w:rsidRPr="0059255A">
                        <w:t xml:space="preserve"> relatedness of circadian clock regulating </w:t>
                      </w:r>
                      <w:proofErr w:type="spellStart"/>
                      <w:r w:rsidRPr="0059255A">
                        <w:rPr>
                          <w:i/>
                          <w:iCs/>
                        </w:rPr>
                        <w:t>kaiC</w:t>
                      </w:r>
                      <w:proofErr w:type="spellEnd"/>
                      <w:r w:rsidRPr="0059255A">
                        <w:t xml:space="preserve"> gene</w:t>
                      </w:r>
                      <w:r>
                        <w:t xml:space="preserve"> in various bacterial species</w:t>
                      </w:r>
                      <w:r w:rsidRPr="0059255A">
                        <w:t>. Bold print at the right of boxes denotes typical ecological niche of the taxa.</w:t>
                      </w:r>
                    </w:p>
                    <w:p w:rsidR="00E92C64" w:rsidRDefault="00E92C64" w:rsidP="00E92C64"/>
                  </w:txbxContent>
                </v:textbox>
                <w10:wrap type="square" anchorx="margin"/>
              </v:shape>
            </w:pict>
          </mc:Fallback>
        </mc:AlternateContent>
      </w:r>
      <w:r w:rsidR="000316FC">
        <w:t xml:space="preserve">Figure 2 shows a phylogram that takes distance into account when graphing the relatedness of </w:t>
      </w:r>
      <w:proofErr w:type="spellStart"/>
      <w:r w:rsidR="000316FC">
        <w:rPr>
          <w:i/>
        </w:rPr>
        <w:t>kaiC</w:t>
      </w:r>
      <w:proofErr w:type="spellEnd"/>
      <w:r w:rsidR="000316FC">
        <w:rPr>
          <w:i/>
        </w:rPr>
        <w:t xml:space="preserve"> </w:t>
      </w:r>
      <w:r w:rsidR="000316FC">
        <w:t xml:space="preserve">visually. The phylogenetic tree shows that the </w:t>
      </w:r>
      <w:proofErr w:type="spellStart"/>
      <w:r w:rsidR="000316FC">
        <w:rPr>
          <w:i/>
        </w:rPr>
        <w:t>kaiC</w:t>
      </w:r>
      <w:proofErr w:type="spellEnd"/>
      <w:r w:rsidR="000316FC">
        <w:rPr>
          <w:i/>
        </w:rPr>
        <w:t xml:space="preserve"> </w:t>
      </w:r>
      <w:r w:rsidR="000316FC">
        <w:t xml:space="preserve">gene from cyanobacteria, </w:t>
      </w:r>
      <w:proofErr w:type="spellStart"/>
      <w:r w:rsidR="009E54FC">
        <w:t>M</w:t>
      </w:r>
      <w:r w:rsidR="000316FC" w:rsidRPr="009E54FC">
        <w:rPr>
          <w:i/>
        </w:rPr>
        <w:t>ethylocacteria</w:t>
      </w:r>
      <w:proofErr w:type="spellEnd"/>
      <w:r w:rsidR="000316FC">
        <w:t xml:space="preserve">, and </w:t>
      </w:r>
      <w:proofErr w:type="spellStart"/>
      <w:r w:rsidR="000316FC" w:rsidRPr="009E54FC">
        <w:rPr>
          <w:i/>
        </w:rPr>
        <w:t>Briadyrhizobium</w:t>
      </w:r>
      <w:proofErr w:type="spellEnd"/>
      <w:r w:rsidR="000316FC">
        <w:t xml:space="preserve"> sp. ORS 278 has experienced more genetic changes than the </w:t>
      </w:r>
      <w:proofErr w:type="spellStart"/>
      <w:r w:rsidR="000316FC">
        <w:rPr>
          <w:i/>
        </w:rPr>
        <w:t>kaiC</w:t>
      </w:r>
      <w:proofErr w:type="spellEnd"/>
      <w:r w:rsidR="000316FC">
        <w:t xml:space="preserve"> gene from the other species evaluated. </w:t>
      </w:r>
    </w:p>
    <w:p w:rsidR="000316FC" w:rsidRPr="000316FC" w:rsidRDefault="000316FC" w:rsidP="00CE3DA4">
      <w:pPr>
        <w:contextualSpacing/>
      </w:pPr>
    </w:p>
    <w:p w:rsidR="00CE3DA4" w:rsidRDefault="003A03A4" w:rsidP="00CE3DA4">
      <w:pPr>
        <w:contextualSpacing/>
      </w:pPr>
      <w:r>
        <w:rPr>
          <w:i/>
        </w:rPr>
        <w:t>Escherichia coli</w:t>
      </w:r>
      <w:r>
        <w:t xml:space="preserve"> </w:t>
      </w:r>
      <w:r w:rsidR="00E92C64">
        <w:t xml:space="preserve">was chosen as an outgroup for this analysis because </w:t>
      </w:r>
      <w:r w:rsidR="00E92C64">
        <w:rPr>
          <w:i/>
        </w:rPr>
        <w:t>E. coli</w:t>
      </w:r>
      <w:r w:rsidR="00E92C64">
        <w:t xml:space="preserve"> is animal associated rather than plant associated. </w:t>
      </w:r>
      <w:r w:rsidR="00E92C64" w:rsidRPr="0086282A">
        <w:rPr>
          <w:i/>
        </w:rPr>
        <w:t>E. Coli</w:t>
      </w:r>
      <w:r w:rsidR="00E92C64">
        <w:t xml:space="preserve"> is </w:t>
      </w:r>
      <w:r>
        <w:t xml:space="preserve">commonly found in diverse environments and </w:t>
      </w:r>
      <w:r w:rsidR="009E54FC">
        <w:t>gastro</w:t>
      </w:r>
      <w:r w:rsidR="00E92C64">
        <w:t>intestinal tracts in humans and other animals and has no strong plant association making it an ideal outgroup for this analysis</w:t>
      </w:r>
      <w:r w:rsidR="00596825">
        <w:t>.</w:t>
      </w:r>
    </w:p>
    <w:p w:rsidR="00E92C64" w:rsidRDefault="00E92C64" w:rsidP="00CE3DA4">
      <w:pPr>
        <w:contextualSpacing/>
      </w:pPr>
    </w:p>
    <w:p w:rsidR="00F0353B" w:rsidRDefault="00F0353B" w:rsidP="00CE3DA4">
      <w:pPr>
        <w:contextualSpacing/>
      </w:pPr>
      <w:r>
        <w:t>Discussion</w:t>
      </w:r>
    </w:p>
    <w:p w:rsidR="00CE3DA4" w:rsidRDefault="00CE3DA4" w:rsidP="00CE3DA4">
      <w:pPr>
        <w:contextualSpacing/>
      </w:pPr>
    </w:p>
    <w:p w:rsidR="009B19B5" w:rsidRDefault="00B04DD8" w:rsidP="009B19B5">
      <w:pPr>
        <w:contextualSpacing/>
      </w:pPr>
      <w:r>
        <w:t xml:space="preserve">Circadian rhythm is an important tool for both plants and bacteria when it comes to defenses and evasion respectively. </w:t>
      </w:r>
      <w:r w:rsidR="009E54FC">
        <w:t xml:space="preserve">This study was driven by the need to understand how environmental niche may be related to circadian clock regulation via the </w:t>
      </w:r>
      <w:proofErr w:type="spellStart"/>
      <w:r w:rsidR="009E54FC" w:rsidRPr="009E54FC">
        <w:rPr>
          <w:i/>
        </w:rPr>
        <w:t>kaiC</w:t>
      </w:r>
      <w:proofErr w:type="spellEnd"/>
      <w:r w:rsidR="009E54FC">
        <w:t xml:space="preserve"> gene. </w:t>
      </w:r>
      <w:r w:rsidR="009B19B5">
        <w:t xml:space="preserve">Plants have many functions that are controlled by their circadian rhythms. One very important function that is controlled by the clock in plants is the </w:t>
      </w:r>
      <w:r w:rsidR="009B19B5">
        <w:lastRenderedPageBreak/>
        <w:t xml:space="preserve">defense system </w:t>
      </w:r>
      <w:r w:rsidR="009B19B5">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9B19B5">
        <w:instrText xml:space="preserve"> ADDIN EN.CITE </w:instrText>
      </w:r>
      <w:r w:rsidR="009B19B5">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9B19B5">
        <w:instrText xml:space="preserve"> ADDIN EN.CITE.DATA </w:instrText>
      </w:r>
      <w:r w:rsidR="009B19B5">
        <w:fldChar w:fldCharType="end"/>
      </w:r>
      <w:r w:rsidR="009B19B5">
        <w:fldChar w:fldCharType="separate"/>
      </w:r>
      <w:r w:rsidR="009B19B5">
        <w:rPr>
          <w:noProof/>
        </w:rPr>
        <w:t>(Lu et al., 2017)</w:t>
      </w:r>
      <w:r w:rsidR="009B19B5">
        <w:fldChar w:fldCharType="end"/>
      </w:r>
      <w:r w:rsidR="009E54FC">
        <w:t>. Stomates</w:t>
      </w:r>
      <w:r w:rsidR="009B19B5">
        <w:t>, openings in the bottom of the leaf which allow for airflow, are also a point of entry for foliar pathogen</w:t>
      </w:r>
      <w:r w:rsidR="009E54FC">
        <w:t>s. The closing and opening of stomates is</w:t>
      </w:r>
      <w:r w:rsidR="009B19B5">
        <w:t xml:space="preserve"> controlled by</w:t>
      </w:r>
      <w:r w:rsidR="000D4273">
        <w:t xml:space="preserve"> plant</w:t>
      </w:r>
      <w:r w:rsidR="009B19B5">
        <w:t xml:space="preserve"> clock genes that also raise defenses around the stomates when they first open. Due to the higher level of</w:t>
      </w:r>
      <w:r w:rsidR="009E54FC">
        <w:t xml:space="preserve"> plant defense</w:t>
      </w:r>
      <w:r w:rsidR="009B19B5">
        <w:t xml:space="preserve"> at certain times of day, bacteria could avoid this attack by using their own clock controlled genes to wait until a more favorable time to invade the host. </w:t>
      </w:r>
      <w:r w:rsidR="000D4273">
        <w:t xml:space="preserve">Foliar bacteria are exposed to high levels of light so their circadian evasion of defenses may be different than that of root associated bacteria. </w:t>
      </w:r>
    </w:p>
    <w:p w:rsidR="009B19B5" w:rsidRDefault="009B19B5" w:rsidP="00CE3DA4">
      <w:pPr>
        <w:contextualSpacing/>
      </w:pPr>
    </w:p>
    <w:p w:rsidR="00E853C1" w:rsidRPr="000D4273" w:rsidRDefault="00E853C1" w:rsidP="00CE3DA4">
      <w:pPr>
        <w:contextualSpacing/>
      </w:pPr>
      <w:r>
        <w:t>Wh</w:t>
      </w:r>
      <w:r w:rsidR="000D4273">
        <w:t xml:space="preserve">en looking at Fig. 1, the </w:t>
      </w:r>
      <w:proofErr w:type="spellStart"/>
      <w:r w:rsidR="000D4273" w:rsidRPr="000D4273">
        <w:rPr>
          <w:i/>
        </w:rPr>
        <w:t>kaiC</w:t>
      </w:r>
      <w:proofErr w:type="spellEnd"/>
      <w:r w:rsidR="000D4273">
        <w:t xml:space="preserve"> genes from the </w:t>
      </w:r>
      <w:r w:rsidR="000D4273" w:rsidRPr="000D4273">
        <w:rPr>
          <w:i/>
        </w:rPr>
        <w:t>Pseudomonads</w:t>
      </w:r>
      <w:r w:rsidR="000D4273">
        <w:t xml:space="preserve"> group together </w:t>
      </w:r>
      <w:r>
        <w:t>in two distinct clades</w:t>
      </w:r>
      <w:r w:rsidR="000D4273">
        <w:t>, one of foliar associated bacteria and one of soil associated bacteria</w:t>
      </w:r>
      <w:r>
        <w:t>. This may be due to</w:t>
      </w:r>
      <w:r w:rsidR="000D4273">
        <w:t xml:space="preserve"> </w:t>
      </w:r>
      <w:r w:rsidR="009E54FC">
        <w:t>differences in their habitats. However, t</w:t>
      </w:r>
      <w:r w:rsidR="000D4273">
        <w:t xml:space="preserve">he conclusion that the </w:t>
      </w:r>
      <w:proofErr w:type="spellStart"/>
      <w:r w:rsidR="000D4273">
        <w:rPr>
          <w:i/>
        </w:rPr>
        <w:t>kaiC</w:t>
      </w:r>
      <w:proofErr w:type="spellEnd"/>
      <w:r w:rsidR="000D4273">
        <w:t xml:space="preserve"> gene has evolved due to soil vs. foliar habitat is not well supported because the other soil and foliar designated taxa do not group together. In fact, the grouping appears to be based more on species than environment. </w:t>
      </w:r>
    </w:p>
    <w:p w:rsidR="00E853C1" w:rsidRDefault="00E853C1" w:rsidP="00CE3DA4">
      <w:pPr>
        <w:contextualSpacing/>
      </w:pPr>
    </w:p>
    <w:p w:rsidR="004479C5" w:rsidRDefault="00E853C1" w:rsidP="00CE3DA4">
      <w:pPr>
        <w:contextualSpacing/>
      </w:pPr>
      <w:r>
        <w:t xml:space="preserve">Another clade to make note of is the clade that groups </w:t>
      </w:r>
      <w:r w:rsidR="000D4273">
        <w:t>cyanobacteria</w:t>
      </w:r>
      <w:r>
        <w:t xml:space="preserve"> together. Not only are these organisms</w:t>
      </w:r>
      <w:r w:rsidR="000D4273">
        <w:t xml:space="preserve"> all cyanobacteria, they are also</w:t>
      </w:r>
      <w:r>
        <w:t xml:space="preserve"> photosynthetic, </w:t>
      </w:r>
      <w:r w:rsidR="000D4273">
        <w:t>and</w:t>
      </w:r>
      <w:r>
        <w:t xml:space="preserve"> all found in aquatic environments. Either</w:t>
      </w:r>
      <w:r w:rsidR="000D4273">
        <w:t xml:space="preserve"> the fact that these organisms are all cyanobacteria,</w:t>
      </w:r>
      <w:r>
        <w:t xml:space="preserve"> the environme</w:t>
      </w:r>
      <w:r w:rsidR="000D4273">
        <w:t>ntal location</w:t>
      </w:r>
      <w:r>
        <w:t xml:space="preserve">, or the fact that they are photosynthetic and light is important to their survival have led to </w:t>
      </w:r>
      <w:proofErr w:type="spellStart"/>
      <w:r>
        <w:rPr>
          <w:i/>
        </w:rPr>
        <w:t>kaiC</w:t>
      </w:r>
      <w:proofErr w:type="spellEnd"/>
      <w:r>
        <w:t xml:space="preserve"> being highly conserved in this clade compared to the bacteria that are naturally found in the soil</w:t>
      </w:r>
      <w:r w:rsidR="004479C5">
        <w:t xml:space="preserve"> or foliar environments</w:t>
      </w:r>
      <w:r>
        <w:t>.</w:t>
      </w:r>
    </w:p>
    <w:p w:rsidR="004479C5" w:rsidRDefault="004479C5" w:rsidP="00CE3DA4">
      <w:pPr>
        <w:contextualSpacing/>
      </w:pPr>
    </w:p>
    <w:p w:rsidR="00E853C1" w:rsidRPr="004479C5" w:rsidRDefault="004479C5" w:rsidP="00CE3DA4">
      <w:pPr>
        <w:contextualSpacing/>
      </w:pPr>
      <w:r>
        <w:t xml:space="preserve">Fig. 2 looks more specifically at changes in the </w:t>
      </w:r>
      <w:proofErr w:type="spellStart"/>
      <w:r>
        <w:rPr>
          <w:i/>
        </w:rPr>
        <w:t>kaiC</w:t>
      </w:r>
      <w:proofErr w:type="spellEnd"/>
      <w:r>
        <w:t xml:space="preserve"> gene over time. In this figure it is clear that </w:t>
      </w:r>
      <w:proofErr w:type="spellStart"/>
      <w:r>
        <w:rPr>
          <w:i/>
        </w:rPr>
        <w:t>kaiC</w:t>
      </w:r>
      <w:proofErr w:type="spellEnd"/>
      <w:r>
        <w:rPr>
          <w:i/>
        </w:rPr>
        <w:t xml:space="preserve"> </w:t>
      </w:r>
      <w:r>
        <w:t xml:space="preserve">from cyanobacteria, </w:t>
      </w:r>
      <w:proofErr w:type="spellStart"/>
      <w:r w:rsidRPr="004479C5">
        <w:rPr>
          <w:i/>
        </w:rPr>
        <w:t>Methylobacteria</w:t>
      </w:r>
      <w:proofErr w:type="spellEnd"/>
      <w:r>
        <w:t xml:space="preserve">, and </w:t>
      </w:r>
      <w:proofErr w:type="spellStart"/>
      <w:r w:rsidRPr="004479C5">
        <w:rPr>
          <w:i/>
        </w:rPr>
        <w:t>Bradyrhyzobium</w:t>
      </w:r>
      <w:proofErr w:type="spellEnd"/>
      <w:r>
        <w:t xml:space="preserve"> have undergone a greater number of genetic changes than the other species in the analysis. This could be an additional reason that these taxa group apart from the other taxa with similar environmental classification. </w:t>
      </w:r>
    </w:p>
    <w:p w:rsidR="00E853C1" w:rsidRDefault="00E853C1" w:rsidP="00CE3DA4">
      <w:pPr>
        <w:contextualSpacing/>
      </w:pPr>
    </w:p>
    <w:p w:rsidR="004479C5" w:rsidRPr="003D5129" w:rsidRDefault="004479C5" w:rsidP="00CE3DA4">
      <w:pPr>
        <w:contextualSpacing/>
      </w:pPr>
      <w:r>
        <w:t xml:space="preserve">Going forward a repeat of this analysis should take several aspects into consideration to build a more robust conclusion based on phylogeny. Gene synteny could be </w:t>
      </w:r>
      <w:proofErr w:type="gramStart"/>
      <w:r>
        <w:t>taken into account</w:t>
      </w:r>
      <w:proofErr w:type="gramEnd"/>
      <w:r>
        <w:t xml:space="preserve"> as some organisms contain an operon of </w:t>
      </w:r>
      <w:proofErr w:type="spellStart"/>
      <w:r w:rsidR="003D5129">
        <w:rPr>
          <w:i/>
        </w:rPr>
        <w:t>k</w:t>
      </w:r>
      <w:r>
        <w:rPr>
          <w:i/>
        </w:rPr>
        <w:t>aiABC</w:t>
      </w:r>
      <w:proofErr w:type="spellEnd"/>
      <w:r>
        <w:t xml:space="preserve"> and other organisms only contain </w:t>
      </w:r>
      <w:proofErr w:type="spellStart"/>
      <w:r w:rsidR="003D5129">
        <w:rPr>
          <w:i/>
        </w:rPr>
        <w:t>k</w:t>
      </w:r>
      <w:r>
        <w:rPr>
          <w:i/>
        </w:rPr>
        <w:t>aiC</w:t>
      </w:r>
      <w:proofErr w:type="spellEnd"/>
      <w:r>
        <w:t>. It would be interesting to see if</w:t>
      </w:r>
      <w:r w:rsidR="003D5129">
        <w:t xml:space="preserve"> </w:t>
      </w:r>
      <w:proofErr w:type="spellStart"/>
      <w:r w:rsidR="003D5129">
        <w:rPr>
          <w:i/>
        </w:rPr>
        <w:t>kaiC</w:t>
      </w:r>
      <w:proofErr w:type="spellEnd"/>
      <w:r w:rsidR="003D5129">
        <w:rPr>
          <w:i/>
        </w:rPr>
        <w:t xml:space="preserve"> </w:t>
      </w:r>
      <w:r w:rsidR="003D5129">
        <w:t>is more highly conserved in</w:t>
      </w:r>
      <w:r>
        <w:t xml:space="preserve"> the operon or</w:t>
      </w:r>
      <w:r w:rsidR="003D5129">
        <w:t xml:space="preserve"> in its orphan gene form</w:t>
      </w:r>
      <w:r>
        <w:t xml:space="preserve">. An additional necessity would be to use a broader range of species that are not so closely related to one another. For example, many of the </w:t>
      </w:r>
      <w:r>
        <w:rPr>
          <w:i/>
        </w:rPr>
        <w:t>Pseudomonad</w:t>
      </w:r>
      <w:r>
        <w:t xml:space="preserve"> species evaluated are known to be very close relatives. If this group of organisms could be increased in number of taxa evaluated the results may become more clear. Whole genomes could also be used to look at the </w:t>
      </w:r>
      <w:r w:rsidR="003D5129">
        <w:t>relatedness of species as a</w:t>
      </w:r>
      <w:r>
        <w:t xml:space="preserve"> rather than a single gene. Likewise, specific sequences could be added to the dataset that are related to the circadian clock to determine if environment is the primary cause of adaptation to the clock or if other factors are the driving force. </w:t>
      </w:r>
      <w:r w:rsidR="003D5129">
        <w:t xml:space="preserve">The analysis itself could be strengthened by doing a bootstrap analysis to provide greater support values to the results. All in all, at this point it would be difficult to definitely state that ecological niche is an important causal agent to </w:t>
      </w:r>
      <w:proofErr w:type="spellStart"/>
      <w:r w:rsidR="003D5129">
        <w:rPr>
          <w:i/>
        </w:rPr>
        <w:t>kaiC</w:t>
      </w:r>
      <w:proofErr w:type="spellEnd"/>
      <w:r w:rsidR="003D5129">
        <w:t xml:space="preserve"> evolution. </w:t>
      </w:r>
      <w:bookmarkStart w:id="0" w:name="_GoBack"/>
      <w:bookmarkEnd w:id="0"/>
    </w:p>
    <w:p w:rsidR="00B04DD8" w:rsidRDefault="00B04DD8" w:rsidP="00CE3DA4">
      <w:pPr>
        <w:contextualSpacing/>
      </w:pPr>
    </w:p>
    <w:p w:rsidR="004F6EDB" w:rsidRDefault="00D77C53" w:rsidP="00CE3DA4">
      <w:pPr>
        <w:contextualSpacing/>
      </w:pPr>
      <w:r>
        <w:t>References</w:t>
      </w:r>
      <w:r w:rsidR="004F6EDB">
        <w:t xml:space="preserve"> </w:t>
      </w:r>
    </w:p>
    <w:p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rsidR="00D77C53" w:rsidRPr="00D77C53" w:rsidRDefault="00D77C53" w:rsidP="00D77C53">
      <w:pPr>
        <w:pStyle w:val="EndNoteBibliography"/>
        <w:spacing w:after="0"/>
        <w:ind w:left="720" w:hanging="720"/>
      </w:pPr>
      <w:r w:rsidRPr="00D77C53">
        <w:lastRenderedPageBreak/>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rsidR="00D77C53" w:rsidRPr="00D77C53" w:rsidRDefault="00D77C53" w:rsidP="00D77C53">
      <w:pPr>
        <w:pStyle w:val="EndNoteBibliography"/>
        <w:spacing w:after="0"/>
        <w:ind w:left="720" w:hanging="720"/>
      </w:pPr>
      <w:r w:rsidRPr="00D77C53">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rsidR="004F6EDB" w:rsidRDefault="00D77C53" w:rsidP="00D77C53">
      <w:pPr>
        <w:contextualSpacing/>
      </w:pPr>
      <w:r>
        <w:fldChar w:fldCharType="end"/>
      </w: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sectPr w:rsidR="000D6EDB" w:rsidSect="001D21E0">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2470" w:rsidRDefault="004D2470" w:rsidP="001D21E0">
      <w:pPr>
        <w:spacing w:after="0" w:line="240" w:lineRule="auto"/>
      </w:pPr>
      <w:r>
        <w:separator/>
      </w:r>
    </w:p>
  </w:endnote>
  <w:endnote w:type="continuationSeparator" w:id="0">
    <w:p w:rsidR="004D2470" w:rsidRDefault="004D2470"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2470" w:rsidRDefault="004D2470" w:rsidP="001D21E0">
      <w:pPr>
        <w:spacing w:after="0" w:line="240" w:lineRule="auto"/>
      </w:pPr>
      <w:r>
        <w:separator/>
      </w:r>
    </w:p>
  </w:footnote>
  <w:footnote w:type="continuationSeparator" w:id="0">
    <w:p w:rsidR="004D2470" w:rsidRDefault="004D2470" w:rsidP="001D2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21E0" w:rsidRDefault="001D21E0" w:rsidP="001D21E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316FC"/>
    <w:rsid w:val="00082B81"/>
    <w:rsid w:val="000D4273"/>
    <w:rsid w:val="000D6EDB"/>
    <w:rsid w:val="00135B34"/>
    <w:rsid w:val="00161005"/>
    <w:rsid w:val="00173F35"/>
    <w:rsid w:val="0018399D"/>
    <w:rsid w:val="001841ED"/>
    <w:rsid w:val="001A1468"/>
    <w:rsid w:val="001B2C43"/>
    <w:rsid w:val="001D21E0"/>
    <w:rsid w:val="00237338"/>
    <w:rsid w:val="00285265"/>
    <w:rsid w:val="002B7FAE"/>
    <w:rsid w:val="00331422"/>
    <w:rsid w:val="003A03A4"/>
    <w:rsid w:val="003A4E9E"/>
    <w:rsid w:val="003D5129"/>
    <w:rsid w:val="003E444F"/>
    <w:rsid w:val="004024AA"/>
    <w:rsid w:val="004479C5"/>
    <w:rsid w:val="0049260C"/>
    <w:rsid w:val="00493D00"/>
    <w:rsid w:val="004D2470"/>
    <w:rsid w:val="004F6EDB"/>
    <w:rsid w:val="0052085A"/>
    <w:rsid w:val="005557EB"/>
    <w:rsid w:val="0059255A"/>
    <w:rsid w:val="00596825"/>
    <w:rsid w:val="006B20AD"/>
    <w:rsid w:val="00764EAA"/>
    <w:rsid w:val="007653BA"/>
    <w:rsid w:val="00785CDC"/>
    <w:rsid w:val="00796D04"/>
    <w:rsid w:val="007A3964"/>
    <w:rsid w:val="007E0276"/>
    <w:rsid w:val="007E2ED3"/>
    <w:rsid w:val="00834124"/>
    <w:rsid w:val="0086282A"/>
    <w:rsid w:val="009006BC"/>
    <w:rsid w:val="009A7806"/>
    <w:rsid w:val="009B19B5"/>
    <w:rsid w:val="009C6451"/>
    <w:rsid w:val="009E54FC"/>
    <w:rsid w:val="009F4066"/>
    <w:rsid w:val="00A548B2"/>
    <w:rsid w:val="00B04DD8"/>
    <w:rsid w:val="00B834E7"/>
    <w:rsid w:val="00C26CE7"/>
    <w:rsid w:val="00C403DF"/>
    <w:rsid w:val="00C6405C"/>
    <w:rsid w:val="00CD6F1C"/>
    <w:rsid w:val="00CE3DA4"/>
    <w:rsid w:val="00D16F72"/>
    <w:rsid w:val="00D347CF"/>
    <w:rsid w:val="00D77C53"/>
    <w:rsid w:val="00E575F8"/>
    <w:rsid w:val="00E853C1"/>
    <w:rsid w:val="00E92C64"/>
    <w:rsid w:val="00EC347F"/>
    <w:rsid w:val="00EF78F7"/>
    <w:rsid w:val="00F0353B"/>
    <w:rsid w:val="00F26968"/>
    <w:rsid w:val="00F5440D"/>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014A8"/>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 w:type="paragraph" w:styleId="NormalWeb">
    <w:name w:val="Normal (Web)"/>
    <w:basedOn w:val="Normal"/>
    <w:uiPriority w:val="99"/>
    <w:semiHidden/>
    <w:unhideWhenUsed/>
    <w:rsid w:val="0059255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18076889">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hylogeny.lirmm.fr/phylo_cgi/data_converter.cgi"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149</Words>
  <Characters>1225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Bridget Janssen</cp:lastModifiedBy>
  <cp:revision>2</cp:revision>
  <cp:lastPrinted>2018-04-10T13:44:00Z</cp:lastPrinted>
  <dcterms:created xsi:type="dcterms:W3CDTF">2018-04-22T02:04:00Z</dcterms:created>
  <dcterms:modified xsi:type="dcterms:W3CDTF">2018-04-22T02:04:00Z</dcterms:modified>
</cp:coreProperties>
</file>